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083D0DB"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likelihood 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greater aggregate variability in general, and synchrony in particular, will magnify the effects of declining productivity and triggering further reductions in abundance, catch, and the likelihood of meeting biological benchmarks</w:t>
      </w:r>
      <w:r w:rsidR="00564EA6">
        <w:t>.</w:t>
      </w:r>
      <w:r w:rsidR="00CD7398">
        <w:t xml:space="preserve"> Furthermore, strong negative i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ility in regular assessments may improve estimates of future risk</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proofErr w:type="spellStart"/>
            <w:r w:rsidRPr="00004A7E">
              <w:t>Shuswap</w:t>
            </w:r>
            <w:proofErr w:type="spellEnd"/>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CD7398"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w:t>
      </w:r>
      <w:proofErr w:type="spellStart"/>
      <w:r w:rsidRPr="00004A7E">
        <w:t>awner</w:t>
      </w:r>
      <w:proofErr w:type="spellEnd"/>
      <w:r w:rsidRPr="00004A7E">
        <w:t xml:space="preserve">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CD7398"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CD7398"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87D21D9"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likelihood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77383B6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w:t>
      </w:r>
      <w:proofErr w:type="spellStart"/>
      <w:r w:rsidRPr="00004A7E">
        <w:t>pothetical</w:t>
      </w:r>
      <w:proofErr w:type="spellEnd"/>
      <w:r w:rsidRPr="00004A7E">
        <w:t xml:space="preserve"> scenario 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417192B1"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w:t>
      </w:r>
      <w:proofErr w:type="spellStart"/>
      <w:r w:rsidRPr="00004A7E">
        <w:rPr>
          <w:rFonts w:eastAsiaTheme="minorEastAsia"/>
        </w:rPr>
        <w:t>nd</w:t>
      </w:r>
      <w:proofErr w:type="spellEnd"/>
      <w:r w:rsidRPr="00004A7E">
        <w:rPr>
          <w:rFonts w:eastAsiaTheme="minorEastAsia"/>
        </w:rPr>
        <w:t xml:space="preserve">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65D8EA86"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0AB1E34D" w14:textId="7B4AA8BE" w:rsidR="000E43A3" w:rsidRDefault="00DF4F42" w:rsidP="00AE7C0A">
      <w:pPr>
        <w:spacing w:line="480" w:lineRule="auto"/>
        <w:ind w:firstLine="720"/>
      </w:pPr>
      <w:r>
        <w:t xml:space="preserve">We present evidence that variability in recruit abundance within th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4A15E4">
        <w:t>We used</w:t>
      </w:r>
      <w:r w:rsidR="00ED7CC8">
        <w:rPr>
          <w:rFonts w:eastAsiaTheme="minorEastAsia"/>
        </w:rPr>
        <w:t xml:space="preserve"> stochastic, closed-loop simulations </w:t>
      </w:r>
      <w:r w:rsidR="004A15E4">
        <w:rPr>
          <w:rFonts w:eastAsiaTheme="minorEastAsia"/>
        </w:rPr>
        <w:t>to determine that current levels of aggregate variability, coupled with poor productivity, will dramatically reduce</w:t>
      </w:r>
      <w:r w:rsidR="00ED7CC8">
        <w:rPr>
          <w:rFonts w:eastAsiaTheme="minorEastAsia"/>
        </w:rPr>
        <w:t xml:space="preserve"> the likelihood of achieving </w:t>
      </w:r>
      <w:r w:rsidR="004A15E4">
        <w:rPr>
          <w:rFonts w:eastAsiaTheme="minorEastAsia"/>
        </w:rPr>
        <w:t>a wide range of</w:t>
      </w:r>
      <w:r w:rsidR="00ED7CC8">
        <w:rPr>
          <w:rFonts w:eastAsiaTheme="minorEastAsia"/>
        </w:rPr>
        <w:t xml:space="preserve"> conservation- and catch-based</w:t>
      </w:r>
      <w:r w:rsidR="004A15E4">
        <w:rPr>
          <w:rFonts w:eastAsiaTheme="minorEastAsia"/>
        </w:rPr>
        <w:t xml:space="preserve"> objectives.</w:t>
      </w:r>
    </w:p>
    <w:p w14:paraId="74DCBAFA" w14:textId="44864708" w:rsidR="0073106E" w:rsidRDefault="00693A21" w:rsidP="00AE7C0A">
      <w:pPr>
        <w:spacing w:line="480" w:lineRule="auto"/>
        <w:ind w:firstLine="720"/>
      </w:pPr>
      <w:r>
        <w:lastRenderedPageBreak/>
        <w:t>The high levels of CV</w:t>
      </w:r>
      <w:r>
        <w:rPr>
          <w:vertAlign w:val="subscript"/>
        </w:rPr>
        <w:t>C</w:t>
      </w:r>
      <w:r>
        <w:t xml:space="preserve"> and synchrony present in the Fraser River aggregate are comparable to heavily degraded systems such as Central Valley Chinook salmon. Unlike these systems, however, it is unclear what environmental or anthropogenic drivers weakened the portfolio effect</w:t>
      </w:r>
      <w:proofErr w:type="gramStart"/>
      <w:r>
        <w:t>.</w:t>
      </w:r>
      <w:bookmarkStart w:id="12" w:name="_GoBack"/>
      <w:bookmarkEnd w:id="12"/>
      <w:r w:rsidR="0073106E" w:rsidRPr="00004A7E">
        <w:t>.</w:t>
      </w:r>
      <w:proofErr w:type="gramEnd"/>
      <w:r w:rsidR="0073106E" w:rsidRPr="00004A7E">
        <w:t xml:space="preserve"> Component variability (i.e. within CU temporal variation) may increase due to </w:t>
      </w:r>
      <w:r w:rsidR="0073106E">
        <w:t xml:space="preserve">intermittent </w:t>
      </w:r>
      <w:r w:rsidR="0073106E" w:rsidRPr="00004A7E">
        <w:t>changes in local conditions, such as</w:t>
      </w:r>
      <w:r w:rsidR="0073106E">
        <w:t xml:space="preserve"> </w:t>
      </w:r>
      <w:r w:rsidR="0073106E" w:rsidRPr="00004A7E">
        <w:t>loss of spawning habitat (REF), high levels of mortality during incubation</w:t>
      </w:r>
      <w:r w:rsidR="0073106E">
        <w:t xml:space="preserve"> (REF),</w:t>
      </w:r>
      <w:r w:rsidR="0073106E" w:rsidRPr="00004A7E">
        <w:t xml:space="preserve"> or changes in competition and predation during juvenile freshwater stages (REF). </w:t>
      </w:r>
      <w:r w:rsidR="0073106E">
        <w:t>Conversely, increased synchrony within</w:t>
      </w:r>
      <w:r w:rsidR="0073106E" w:rsidRPr="00004A7E">
        <w:t xml:space="preserve"> </w:t>
      </w:r>
      <w:r w:rsidR="0073106E">
        <w:t xml:space="preserve">Pacific salmon aggregates is often directly associated with anthropogenic disturbance, particularly processes that increase genetic homogenization such as hatchery influences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3292DBC7" w:rsidR="00DE0F7B" w:rsidRDefault="0073106E" w:rsidP="00AE7C0A">
      <w:pPr>
        <w:spacing w:line="480" w:lineRule="auto"/>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w:t>
      </w:r>
      <w:proofErr w:type="spellStart"/>
      <w:r>
        <w:t>mainstem</w:t>
      </w:r>
      <w:proofErr w:type="spellEnd"/>
      <w:r>
        <w:t xml:space="preserve"> (REFs). Increases in synchrony do, however, coincide with a period where marine survival is considered broadly unfavourable (Peterman and </w:t>
      </w:r>
      <w:proofErr w:type="spellStart"/>
      <w:r>
        <w:t>Dorner</w:t>
      </w:r>
      <w:proofErr w:type="spellEnd"/>
      <w:r>
        <w:t xml:space="preserve">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3EB4A201" w:rsidR="00371AEF" w:rsidRDefault="004648C5" w:rsidP="00AE7C0A">
      <w:pPr>
        <w:spacing w:line="480" w:lineRule="auto"/>
        <w:rPr>
          <w:rFonts w:eastAsiaTheme="minorEastAsia"/>
        </w:rPr>
      </w:pPr>
      <w:r>
        <w:tab/>
      </w:r>
      <w:r w:rsidR="00A71C78">
        <w:t xml:space="preserve">Decreased stability within ecological aggregates </w:t>
      </w:r>
      <w:r w:rsidR="00660784">
        <w:t>can result in 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660784">
        <w:t xml:space="preserve">; however, our simulation model demonstrates that these impacts are heavily dependent on the underlying </w:t>
      </w:r>
      <w:r w:rsidR="00660784">
        <w:lastRenderedPageBreak/>
        <w:t>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enchmarks would be met – y</w:t>
      </w:r>
      <w:r w:rsidR="00660784">
        <w:rPr>
          <w:rFonts w:eastAsiaTheme="minorEastAsia"/>
        </w:rPr>
        <w:t>et 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that provide reduce socio-economic benefits (REF)</w:t>
      </w:r>
      <w:r w:rsidR="009B0D50">
        <w:rPr>
          <w:rFonts w:eastAsiaTheme="minorEastAsia"/>
        </w:rPr>
        <w:t xml:space="preserve">. </w:t>
      </w:r>
    </w:p>
    <w:p w14:paraId="6B1A1B4A" w14:textId="7C720B6C" w:rsidR="00B906FC" w:rsidRDefault="009B0D50" w:rsidP="00AE7C0A">
      <w:pPr>
        <w:spacing w:line="480" w:lineRule="auto"/>
      </w:pPr>
      <w:r>
        <w:tab/>
        <w:t>Conversely, under pessimistic productivity scenarios increases in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 and skewed</w:t>
      </w:r>
      <w:r w:rsidR="00B906FC">
        <w:t xml:space="preserve"> normal</w:t>
      </w:r>
      <w:r w:rsidR="004A15E4">
        <w:t xml:space="preserve"> productivity scenarios. Yet increased aggregate variability, and in particular greater synchrony, strongly exacerbated such declines. Moving from a low to moderate synchrony scenario resulted in a </w:t>
      </w:r>
      <w:r w:rsidR="004A15E4" w:rsidRPr="004A15E4">
        <w:rPr>
          <w:highlight w:val="yellow"/>
        </w:rPr>
        <w:t>Y%</w:t>
      </w:r>
      <w:r w:rsidR="004A15E4">
        <w:t xml:space="preserve"> decline in median recruit abundance and when high synchrony was paired with greater CV</w:t>
      </w:r>
      <w:r w:rsidR="004A15E4">
        <w:rPr>
          <w:vertAlign w:val="subscript"/>
        </w:rPr>
        <w:t xml:space="preserve">C </w:t>
      </w:r>
      <w:r w:rsidR="004A15E4">
        <w:t>abundance declined even further. PMs incorporating conservation- and catch-based benchmarks exhibi</w:t>
      </w:r>
      <w:r w:rsidR="00B906FC">
        <w:t xml:space="preserve">ted similarly severe responses to increased aggregate variability. When the simulations incorporated an increased likelihood of extreme events (i.e. “black swans”), the probability of meeting conservation- and catch-based objectives declined even further. Extirpations in particular became more common, with 25% of CUs going extinct under the most pessimistic scenario. </w:t>
      </w:r>
    </w:p>
    <w:p w14:paraId="710A7E96" w14:textId="247671FD" w:rsidR="004648C5" w:rsidRDefault="00B906FC" w:rsidP="00AE7C0A">
      <w:pPr>
        <w:spacing w:line="480" w:lineRule="auto"/>
      </w:pPr>
      <w:r>
        <w:tab/>
      </w:r>
      <w:r w:rsidR="006E4343">
        <w:t>The results of our simulation analysis have important implications to management strategies that seek to incorporate systems-based approaches and leverage the benefits of portfolio effects. First, declines in productivity and aggregate stability will have multiplicative impacts on ecological portfolios. Management actions that are intended to address declines in abundance, but that fail to account for changes in covariance among component populations may underestimate risk</w:t>
      </w:r>
      <w:r w:rsidR="00472DCC">
        <w:t xml:space="preserve"> or overestimate the likelihood of rebuilding</w:t>
      </w:r>
      <w:r w:rsidR="006E4343">
        <w:t>.</w:t>
      </w:r>
      <w:r w:rsidR="00472DCC">
        <w:t xml:space="preserve"> While greater aggregate variability may not significantly increase the likelihood of negative outcomes unless it is accompanied by a decline in productivity, this finding should be treated with caution. Changes in productivity are difficult to estimate for wild populations and given widespread declines in many exploited species (REF), it would be risky to assume stability. Furthermore, greater aggregate variability may result in negative consequences via management processes we were unable to model here (described in next paragraph). Thus we echo previous authors in suggesting</w:t>
      </w:r>
      <w:r w:rsidR="00885848">
        <w:t xml:space="preserve"> estimates of portfolio effect strength </w:t>
      </w:r>
      <w:r w:rsidR="00472DCC">
        <w:t>should be paired with</w:t>
      </w:r>
      <w:r w:rsidR="00EA1BCE">
        <w:t xml:space="preserve"> more commonly used metrics such as trends in abundance or fishing mortality rates</w:t>
      </w:r>
      <w:r w:rsidR="00472DCC">
        <w:t xml:space="preserve"> during assessments</w:t>
      </w:r>
      <w:r w:rsidR="00885848">
        <w:t>.</w:t>
      </w:r>
    </w:p>
    <w:p w14:paraId="24BCCB42" w14:textId="680EF1B2"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greater proportion of </w:t>
      </w:r>
      <w:r w:rsidR="00A07F2B">
        <w:t xml:space="preserve">depleted stocks may be particularly sensitive to weakened portfolio effects. </w:t>
      </w:r>
    </w:p>
    <w:p w14:paraId="4B995112" w14:textId="3FD9999D"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the migration and on spawning grounds. As a result, </w:t>
      </w:r>
      <w:r w:rsidR="005F25FB">
        <w:t xml:space="preserve">in-season </w:t>
      </w:r>
      <w:r w:rsidR="003F6FAC">
        <w:t xml:space="preserve">exploitation rates can be </w:t>
      </w:r>
      <w:r w:rsidR="005F25FB">
        <w:t xml:space="preserve">rapidly </w:t>
      </w:r>
      <w:r w:rsidR="003F6FAC">
        <w:t>reduced when recruit abundance is 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when managing fisheries, harvest may often exacerbate declines in productivity or stability</w:t>
      </w:r>
      <w:r w:rsidR="003F6FAC">
        <w: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the likelihood 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02AFEFF9"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s health. We principally focused on median outcomes over the length of the simulation period</w:t>
      </w:r>
      <w:r w:rsidR="003C30FC">
        <w:t xml:space="preserve"> (approximately ten generations). Alternative metrics</w:t>
      </w:r>
      <w:r>
        <w:t xml:space="preserve"> that emphasize variability </w:t>
      </w:r>
      <w:r w:rsidR="005E0F06">
        <w:t xml:space="preserve">(other than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3"/>
      <w:r>
        <w:t>Preliminary analyses suggest</w:t>
      </w:r>
      <w:r w:rsidR="003C30FC">
        <w:t>ed</w:t>
      </w:r>
      <w:r>
        <w:t xml:space="preserve"> that producing a decline in productivity by manipulating alpha directly resulted in weaker aggregate variability effects</w:t>
      </w:r>
      <w:commentRangeEnd w:id="13"/>
      <w:r w:rsidR="003C30FC">
        <w:rPr>
          <w:rStyle w:val="CommentReference"/>
        </w:rPr>
        <w:commentReference w:id="13"/>
      </w:r>
      <w:r>
        <w:t xml:space="preserve">. However we believe that </w:t>
      </w:r>
      <w:r w:rsidR="003C30FC">
        <w:t>producing changes in average productivity via process variance is justified</w:t>
      </w:r>
      <w:r>
        <w:t xml:space="preserve"> given evidence of strong negative recruitment deviations in many Pacific salmon aggregates (REF)</w:t>
      </w:r>
      <w:r w:rsidR="00B0073E">
        <w:t xml:space="preserve"> and uncertainty about future changes in </w:t>
      </w:r>
      <w:r w:rsidR="004748F6">
        <w:t>productivity</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0D52B9C8" w:rsidR="00472DCC" w:rsidRPr="001554B5" w:rsidRDefault="00C94902" w:rsidP="00AE7C0A">
      <w:pPr>
        <w:spacing w:line="480" w:lineRule="auto"/>
      </w:pPr>
      <w:r>
        <w:rPr>
          <w:rFonts w:eastAsiaTheme="minorEastAsia"/>
        </w:rPr>
        <w:t xml:space="preserve"> </w:t>
      </w:r>
      <w:r w:rsidR="00B0073E">
        <w:rPr>
          <w:rFonts w:eastAsiaTheme="minorEastAsia"/>
        </w:rPr>
        <w:tab/>
        <w:t xml:space="preserve">Systems based approaches are increasingly advocated in disciplines, such as fisheries biology, where accounting for portfolio effects can stabilize the availability of ecosystem services.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as well as their covariance. Since both processes may vary due to environmental and anthropogenic effects,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5D4958E4" w14:textId="77777777" w:rsidR="009D3206" w:rsidRPr="00004A7E" w:rsidRDefault="00DE0F7B" w:rsidP="00AE7C0A">
      <w:pPr>
        <w:pStyle w:val="EndNoteBibliography"/>
        <w:spacing w:after="0" w:line="480" w:lineRule="auto"/>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AE7C0A">
      <w:pPr>
        <w:pStyle w:val="EndNoteBibliography"/>
        <w:spacing w:after="0" w:line="480" w:lineRule="auto"/>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AE7C0A">
      <w:pPr>
        <w:pStyle w:val="EndNoteBibliography"/>
        <w:spacing w:after="0" w:line="480" w:lineRule="auto"/>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AE7C0A">
      <w:pPr>
        <w:pStyle w:val="EndNoteBibliography"/>
        <w:spacing w:after="0" w:line="480" w:lineRule="auto"/>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AE7C0A">
      <w:pPr>
        <w:pStyle w:val="EndNoteBibliography"/>
        <w:spacing w:after="0" w:line="480" w:lineRule="auto"/>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AE7C0A">
      <w:pPr>
        <w:pStyle w:val="EndNoteBibliography"/>
        <w:spacing w:after="0" w:line="480" w:lineRule="auto"/>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AE7C0A">
      <w:pPr>
        <w:pStyle w:val="EndNoteBibliography"/>
        <w:spacing w:after="0" w:line="480" w:lineRule="auto"/>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AE7C0A">
      <w:pPr>
        <w:pStyle w:val="EndNoteBibliography"/>
        <w:spacing w:after="0" w:line="480" w:lineRule="auto"/>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AE7C0A">
      <w:pPr>
        <w:pStyle w:val="EndNoteBibliography"/>
        <w:spacing w:after="0" w:line="480" w:lineRule="auto"/>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AE7C0A">
      <w:pPr>
        <w:pStyle w:val="EndNoteBibliography"/>
        <w:spacing w:after="0" w:line="480" w:lineRule="auto"/>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AE7C0A">
      <w:pPr>
        <w:pStyle w:val="EndNoteBibliography"/>
        <w:spacing w:after="0" w:line="480" w:lineRule="auto"/>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AE7C0A">
      <w:pPr>
        <w:pStyle w:val="EndNoteBibliography"/>
        <w:spacing w:after="0" w:line="480" w:lineRule="auto"/>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AE7C0A">
      <w:pPr>
        <w:pStyle w:val="EndNoteBibliography"/>
        <w:spacing w:after="0" w:line="480" w:lineRule="auto"/>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AE7C0A">
      <w:pPr>
        <w:pStyle w:val="EndNoteBibliography"/>
        <w:spacing w:after="0" w:line="480" w:lineRule="auto"/>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AE7C0A">
      <w:pPr>
        <w:pStyle w:val="EndNoteBibliography"/>
        <w:spacing w:after="0" w:line="480" w:lineRule="auto"/>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AE7C0A">
      <w:pPr>
        <w:pStyle w:val="EndNoteBibliography"/>
        <w:spacing w:after="0" w:line="480" w:lineRule="auto"/>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AE7C0A">
      <w:pPr>
        <w:pStyle w:val="EndNoteBibliography"/>
        <w:spacing w:after="0" w:line="480" w:lineRule="auto"/>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AE7C0A">
      <w:pPr>
        <w:pStyle w:val="EndNoteBibliography"/>
        <w:spacing w:after="0" w:line="480" w:lineRule="auto"/>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AE7C0A">
      <w:pPr>
        <w:pStyle w:val="EndNoteBibliography"/>
        <w:spacing w:after="0" w:line="480" w:lineRule="auto"/>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AE7C0A">
      <w:pPr>
        <w:pStyle w:val="EndNoteBibliography"/>
        <w:spacing w:after="0" w:line="480" w:lineRule="auto"/>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AE7C0A">
      <w:pPr>
        <w:pStyle w:val="EndNoteBibliography"/>
        <w:spacing w:after="0" w:line="480" w:lineRule="auto"/>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AE7C0A">
      <w:pPr>
        <w:pStyle w:val="EndNoteBibliography"/>
        <w:spacing w:after="0" w:line="480" w:lineRule="auto"/>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AE7C0A">
      <w:pPr>
        <w:pStyle w:val="EndNoteBibliography"/>
        <w:spacing w:after="0" w:line="480" w:lineRule="auto"/>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AE7C0A">
      <w:pPr>
        <w:pStyle w:val="EndNoteBibliography"/>
        <w:spacing w:after="0" w:line="480" w:lineRule="auto"/>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AE7C0A">
      <w:pPr>
        <w:pStyle w:val="EndNoteBibliography"/>
        <w:spacing w:line="480" w:lineRule="auto"/>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693A21" w:rsidRDefault="00693A21">
      <w:pPr>
        <w:pStyle w:val="CommentText"/>
      </w:pPr>
      <w:r>
        <w:rPr>
          <w:rStyle w:val="CommentReference"/>
        </w:rPr>
        <w:annotationRef/>
      </w:r>
      <w:r>
        <w:t>Considering dropping this paragraph</w:t>
      </w:r>
    </w:p>
  </w:comment>
  <w:comment w:id="1" w:author="DFO-MPO" w:date="2018-10-02T11:00:00Z" w:initials="D">
    <w:p w14:paraId="0EF4E9EE" w14:textId="77777777" w:rsidR="00693A21" w:rsidRDefault="00693A21"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693A21" w:rsidRDefault="00693A21" w:rsidP="00DB21CE">
      <w:pPr>
        <w:pStyle w:val="CommentText"/>
      </w:pPr>
      <w:r>
        <w:rPr>
          <w:rStyle w:val="CommentReference"/>
        </w:rPr>
        <w:annotationRef/>
      </w:r>
      <w:r>
        <w:t xml:space="preserve"> </w:t>
      </w:r>
    </w:p>
    <w:p w14:paraId="12D15DE6" w14:textId="7BFBD768" w:rsidR="00693A21" w:rsidRPr="00D31645" w:rsidRDefault="00693A21"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693A21" w:rsidRDefault="00693A21">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693A21" w:rsidRPr="00C35C3B" w:rsidRDefault="00693A21">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693A21" w:rsidRDefault="00693A21">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693A21" w:rsidRDefault="00693A21">
      <w:pPr>
        <w:pStyle w:val="CommentText"/>
      </w:pPr>
    </w:p>
    <w:p w14:paraId="20490879" w14:textId="259A955C" w:rsidR="00693A21" w:rsidRDefault="00693A21">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7" w:author="DFO-MPO" w:date="2018-10-11T14:44:00Z" w:initials="D">
    <w:p w14:paraId="7D7A8B92" w14:textId="3FA3C2AC" w:rsidR="00693A21" w:rsidRDefault="00693A21">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693A21" w:rsidRDefault="00693A21">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693A21" w:rsidRDefault="00693A21"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693A21" w:rsidRDefault="00693A21"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693A21" w:rsidRDefault="00693A21" w:rsidP="00350F95">
      <w:pPr>
        <w:pStyle w:val="CommentText"/>
      </w:pPr>
      <w:r>
        <w:rPr>
          <w:rStyle w:val="CommentReference"/>
        </w:rPr>
        <w:annotationRef/>
      </w:r>
      <w:r>
        <w:t>Not sure whether to leave these CU-specific results in given how long the paper is already…</w:t>
      </w:r>
    </w:p>
  </w:comment>
  <w:comment w:id="13" w:author="Cameron Freshwater" w:date="2018-10-28T11:10:00Z" w:initials="CF">
    <w:p w14:paraId="71053416" w14:textId="3A51D077" w:rsidR="00693A21" w:rsidRDefault="00693A21">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73880"/>
    <w:rsid w:val="008747EF"/>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93675"/>
    <w:rsid w:val="00D95057"/>
    <w:rsid w:val="00D965D9"/>
    <w:rsid w:val="00D971BA"/>
    <w:rsid w:val="00DA242F"/>
    <w:rsid w:val="00DA470D"/>
    <w:rsid w:val="00DB21CE"/>
    <w:rsid w:val="00DC48B1"/>
    <w:rsid w:val="00DC53FA"/>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22895A-4A5C-A64B-9E97-14682ED7C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33</Pages>
  <Words>10526</Words>
  <Characters>60001</Characters>
  <Application>Microsoft Macintosh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0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39</cp:revision>
  <cp:lastPrinted>2018-05-03T17:52:00Z</cp:lastPrinted>
  <dcterms:created xsi:type="dcterms:W3CDTF">2018-10-06T16:58:00Z</dcterms:created>
  <dcterms:modified xsi:type="dcterms:W3CDTF">2018-10-3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